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495B5303">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5616F254">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4777B2E6">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3CDB6327">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60FF4A89">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56C52F05" w:rsidR="00EA1403" w:rsidRPr="008427BB" w:rsidRDefault="00DF490D" w:rsidP="00EA1403">
      <w:pPr>
        <w:jc w:val="both"/>
        <w:rPr>
          <w:rFonts w:eastAsiaTheme="minorEastAsia" w:cs="Times New Roman"/>
          <w:szCs w:val="20"/>
        </w:rPr>
      </w:pPr>
      <w:r w:rsidRPr="00DF490D">
        <w:rPr>
          <w:rFonts w:eastAsiaTheme="minorEastAsia" w:cs="Times New Roman"/>
          <w:szCs w:val="20"/>
        </w:rPr>
        <w:t xml:space="preserve">Investigant més a fons podem veure que, tot i que la majoria dels gràfics tenen una forma </w:t>
      </w:r>
      <w:proofErr w:type="spellStart"/>
      <w:r w:rsidRPr="00DF490D">
        <w:rPr>
          <w:rFonts w:eastAsiaTheme="minorEastAsia" w:cs="Times New Roman"/>
          <w:szCs w:val="20"/>
        </w:rPr>
        <w:t>logarítmica,no</w:t>
      </w:r>
      <w:proofErr w:type="spellEnd"/>
      <w:r w:rsidRPr="00DF490D">
        <w:rPr>
          <w:rFonts w:eastAsiaTheme="minorEastAsia" w:cs="Times New Roman"/>
          <w:szCs w:val="20"/>
        </w:rPr>
        <w:t xml:space="preserve">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en una determinada configuració, relacionant les dades d'entrada i les possibles mutacions que es poden 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02A81DE5"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 </w:t>
      </w:r>
      <w:r w:rsidR="00010E16" w:rsidRPr="000E7673">
        <w:rPr>
          <w:rFonts w:cs="Times New Roman"/>
          <w:szCs w:val="20"/>
        </w:rPr>
        <w:t>ajust pobre</w:t>
      </w:r>
      <w:r w:rsidR="00010E16">
        <w:rPr>
          <w:rFonts w:cs="Times New Roman"/>
          <w:szCs w:val="20"/>
        </w:rPr>
        <w:t xml:space="preserve">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6F93CFC8" w14:textId="77777777" w:rsidR="00C04A5B" w:rsidRDefault="00C04A5B" w:rsidP="00F00DA2">
      <w:r w:rsidRPr="00C04A5B">
        <w:t xml:space="preserve">La mecànica del joc </w:t>
      </w:r>
      <w:proofErr w:type="spellStart"/>
      <w:r w:rsidRPr="00C04A5B">
        <w:t>Flappy</w:t>
      </w:r>
      <w:proofErr w:type="spellEnd"/>
      <w:r w:rsidRPr="00C04A5B">
        <w:t xml:space="preserve"> Bird contribueix a una corba d'aprenentatge que s'aproxima més a una funció sigmoide o logística que a una purament logarítmica. Inicialment, l'aprenentatge pot ser ràpid, semblant a una corba logarítmica, però a mesura que la IA s'apropa al rendiment òptim, la millora es desaccelera. Això es deu a que el joc té una dificultat finita i un 'sostre' de rendiment, on l'IA eventualment assoleix un nivell de competència molt alt, proper al perfecte, però amb petites millores cada cop més difícils d'aconseguir. Aquesta característica del joc fa que la corba d'aprenentatge tingui un punt d'inflexió i s'aproximi </w:t>
      </w:r>
      <w:proofErr w:type="spellStart"/>
      <w:r w:rsidRPr="00C04A5B">
        <w:t>asimptòticament</w:t>
      </w:r>
      <w:proofErr w:type="spellEnd"/>
      <w:r w:rsidRPr="00C04A5B">
        <w:t xml:space="preserve"> a un màxim, a diferència d'una funció purament logarítmica que continuaria creixent indefinidament, encara que cada cop més lentament. </w:t>
      </w:r>
    </w:p>
    <w:p w14:paraId="1EF004CC" w14:textId="14971E3A" w:rsidR="00F00DA2" w:rsidRDefault="00F00DA2" w:rsidP="00F00DA2">
      <w:r w:rsidRPr="00F00DA2">
        <w:lastRenderedPageBreak/>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29A04AD" w:rsidR="00FC5EAC" w:rsidRDefault="006A31DC" w:rsidP="00FC5EAC">
      <w:pPr>
        <w:jc w:val="both"/>
        <w:rPr>
          <w:rFonts w:cs="Times New Roman"/>
          <w:szCs w:val="20"/>
        </w:rPr>
      </w:pPr>
      <w:r w:rsidRPr="006A31DC">
        <w:rPr>
          <w:noProof/>
        </w:rPr>
        <w:lastRenderedPageBreak/>
        <w:drawing>
          <wp:anchor distT="0" distB="0" distL="114300" distR="114300" simplePos="0" relativeHeight="251672582" behindDoc="0" locked="0" layoutInCell="1" allowOverlap="1" wp14:anchorId="3AE5783D" wp14:editId="4B96531D">
            <wp:simplePos x="0" y="0"/>
            <wp:positionH relativeFrom="margin">
              <wp:align>center</wp:align>
            </wp:positionH>
            <wp:positionV relativeFrom="paragraph">
              <wp:posOffset>230695</wp:posOffset>
            </wp:positionV>
            <wp:extent cx="2287905" cy="1941830"/>
            <wp:effectExtent l="0" t="0" r="0" b="1270"/>
            <wp:wrapTopAndBottom/>
            <wp:docPr id="2089713757"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13757" name="Imatge 1" descr="Imatge que conté text, captura de pantalla, cercle, Font&#10;&#10;Descripció generada automàtica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7905" cy="1941830"/>
                    </a:xfrm>
                    <a:prstGeom prst="rect">
                      <a:avLst/>
                    </a:prstGeom>
                  </pic:spPr>
                </pic:pic>
              </a:graphicData>
            </a:graphic>
            <wp14:sizeRelH relativeFrom="margin">
              <wp14:pctWidth>0</wp14:pctWidth>
            </wp14:sizeRelH>
            <wp14:sizeRelV relativeFrom="margin">
              <wp14:pctHeight>0</wp14:pctHeight>
            </wp14:sizeRelV>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Pr="006A31DC">
        <w:rPr>
          <w:noProof/>
        </w:rPr>
        <w:t xml:space="preserve"> </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lastRenderedPageBreak/>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 xml:space="preserve">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w:t>
      </w:r>
      <w:r w:rsidRPr="005668F4">
        <w:rPr>
          <w:rFonts w:cs="Times New Roman"/>
          <w:szCs w:val="20"/>
        </w:rPr>
        <w:lastRenderedPageBreak/>
        <w:t>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2E26C7" w14:textId="77777777" w:rsidR="00D95BB7" w:rsidRDefault="00D95BB7">
      <w:pPr>
        <w:spacing w:after="0" w:line="240" w:lineRule="auto"/>
      </w:pPr>
      <w:r>
        <w:separator/>
      </w:r>
    </w:p>
  </w:endnote>
  <w:endnote w:type="continuationSeparator" w:id="0">
    <w:p w14:paraId="3318D159" w14:textId="77777777" w:rsidR="00D95BB7" w:rsidRDefault="00D95BB7">
      <w:pPr>
        <w:spacing w:after="0" w:line="240" w:lineRule="auto"/>
      </w:pPr>
      <w:r>
        <w:continuationSeparator/>
      </w:r>
    </w:p>
  </w:endnote>
  <w:endnote w:type="continuationNotice" w:id="1">
    <w:p w14:paraId="33D9912E" w14:textId="77777777" w:rsidR="00D95BB7" w:rsidRDefault="00D95B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6001E6" w14:textId="77777777" w:rsidR="00D95BB7" w:rsidRDefault="00D95BB7">
      <w:pPr>
        <w:spacing w:after="0" w:line="240" w:lineRule="auto"/>
      </w:pPr>
      <w:r>
        <w:separator/>
      </w:r>
    </w:p>
  </w:footnote>
  <w:footnote w:type="continuationSeparator" w:id="0">
    <w:p w14:paraId="606DF888" w14:textId="77777777" w:rsidR="00D95BB7" w:rsidRDefault="00D95BB7">
      <w:pPr>
        <w:spacing w:after="0" w:line="240" w:lineRule="auto"/>
      </w:pPr>
      <w:r>
        <w:continuationSeparator/>
      </w:r>
    </w:p>
  </w:footnote>
  <w:footnote w:type="continuationNotice" w:id="1">
    <w:p w14:paraId="554BB32F" w14:textId="77777777" w:rsidR="00D95BB7" w:rsidRDefault="00D95BB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40DA1"/>
    <w:rsid w:val="00574655"/>
    <w:rsid w:val="005A6C3A"/>
    <w:rsid w:val="005B2A97"/>
    <w:rsid w:val="00650E1C"/>
    <w:rsid w:val="00780E1E"/>
    <w:rsid w:val="00795523"/>
    <w:rsid w:val="007D1E00"/>
    <w:rsid w:val="008345B9"/>
    <w:rsid w:val="00957EC5"/>
    <w:rsid w:val="00996CEA"/>
    <w:rsid w:val="009C71B1"/>
    <w:rsid w:val="00A37B76"/>
    <w:rsid w:val="00A56DC1"/>
    <w:rsid w:val="00AC675E"/>
    <w:rsid w:val="00AE698C"/>
    <w:rsid w:val="00B17995"/>
    <w:rsid w:val="00B63188"/>
    <w:rsid w:val="00BB11ED"/>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3</TotalTime>
  <Pages>14</Pages>
  <Words>5007</Words>
  <Characters>28543</Characters>
  <Application>Microsoft Office Word</Application>
  <DocSecurity>0</DocSecurity>
  <Lines>237</Lines>
  <Paragraphs>6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3484</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28</cp:revision>
  <cp:lastPrinted>2024-09-26T21:20:00Z</cp:lastPrinted>
  <dcterms:created xsi:type="dcterms:W3CDTF">2024-09-24T17:54:00Z</dcterms:created>
  <dcterms:modified xsi:type="dcterms:W3CDTF">2024-10-3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